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1408F84" w14:textId="66F7328B" w:rsidR="00E40185" w:rsidRPr="009A3B52" w:rsidRDefault="00755C55" w:rsidP="00757778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9A3B52">
        <w:rPr>
          <w:rFonts w:ascii="Times New Roman" w:hAnsi="Times New Roman" w:cs="Times New Roman"/>
          <w:sz w:val="28"/>
          <w:szCs w:val="28"/>
        </w:rPr>
        <w:t>Ekonomi Digital Dunia Maya</w:t>
      </w:r>
    </w:p>
    <w:p w14:paraId="442F6DE0" w14:textId="5A04A4AF" w:rsidR="00FA61EE" w:rsidRPr="009A3B52" w:rsidRDefault="0061024B" w:rsidP="00757778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9A3B52">
        <w:rPr>
          <w:rFonts w:ascii="Times New Roman" w:hAnsi="Times New Roman" w:cs="Times New Roman"/>
          <w:sz w:val="24"/>
          <w:szCs w:val="24"/>
        </w:rPr>
        <w:t>Pengertian Dunia Maya</w:t>
      </w:r>
    </w:p>
    <w:p w14:paraId="0098A466" w14:textId="2B689A9A" w:rsidR="00B25259" w:rsidRPr="009A3B52" w:rsidRDefault="00B25259" w:rsidP="00757778">
      <w:pPr>
        <w:pStyle w:val="ListParagraph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A3B52">
        <w:rPr>
          <w:rFonts w:ascii="Times New Roman" w:hAnsi="Times New Roman" w:cs="Times New Roman"/>
          <w:sz w:val="24"/>
          <w:szCs w:val="24"/>
        </w:rPr>
        <w:t xml:space="preserve">Dunia maya merupakan suatu tempat bertemu dan berkumpulnya berbagai individu, kelompok masyarakat, perusahaan, konsumen, organisasi, dan lainnya di sebuah tempat yang terbentuk karena adanya berbagai jaringan komputer yang saling terhubung. </w:t>
      </w:r>
      <w:r w:rsidRPr="009A3B52">
        <w:rPr>
          <w:rStyle w:val="FootnoteReference"/>
          <w:rFonts w:ascii="Times New Roman" w:hAnsi="Times New Roman" w:cs="Times New Roman"/>
          <w:sz w:val="24"/>
          <w:szCs w:val="24"/>
        </w:rPr>
        <w:footnoteReference w:id="1"/>
      </w:r>
    </w:p>
    <w:p w14:paraId="727959E2" w14:textId="316DBFF3" w:rsidR="0061024B" w:rsidRPr="00BA0B2C" w:rsidRDefault="0061024B" w:rsidP="00BA0B2C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A0B2C">
        <w:rPr>
          <w:rFonts w:ascii="Times New Roman" w:hAnsi="Times New Roman" w:cs="Times New Roman"/>
          <w:sz w:val="24"/>
          <w:szCs w:val="24"/>
        </w:rPr>
        <w:t>Karakteristik Benda Digital</w:t>
      </w:r>
    </w:p>
    <w:p w14:paraId="725E6561" w14:textId="61C80F76" w:rsidR="0061024B" w:rsidRPr="009A3B52" w:rsidRDefault="0061024B" w:rsidP="00757778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A3B52">
        <w:rPr>
          <w:rFonts w:ascii="Times New Roman" w:hAnsi="Times New Roman" w:cs="Times New Roman"/>
          <w:sz w:val="24"/>
          <w:szCs w:val="24"/>
        </w:rPr>
        <w:t>Mudah diduplikasi</w:t>
      </w:r>
    </w:p>
    <w:p w14:paraId="530619FA" w14:textId="50205D8D" w:rsidR="0061024B" w:rsidRPr="009A3B52" w:rsidRDefault="0061024B" w:rsidP="00757778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A3B52">
        <w:rPr>
          <w:rFonts w:ascii="Times New Roman" w:hAnsi="Times New Roman" w:cs="Times New Roman"/>
          <w:sz w:val="24"/>
          <w:szCs w:val="24"/>
        </w:rPr>
        <w:t>Murah diduplikasi</w:t>
      </w:r>
    </w:p>
    <w:p w14:paraId="485A41FF" w14:textId="0C2BE015" w:rsidR="0061024B" w:rsidRPr="009A3B52" w:rsidRDefault="0061024B" w:rsidP="00757778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A3B52">
        <w:rPr>
          <w:rFonts w:ascii="Times New Roman" w:hAnsi="Times New Roman" w:cs="Times New Roman"/>
          <w:sz w:val="24"/>
          <w:szCs w:val="24"/>
        </w:rPr>
        <w:t>Mudah direstrukturisasi</w:t>
      </w:r>
    </w:p>
    <w:p w14:paraId="2302B480" w14:textId="424B8298" w:rsidR="00232511" w:rsidRPr="009A3B52" w:rsidRDefault="0061024B" w:rsidP="00757778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A3B52">
        <w:rPr>
          <w:rFonts w:ascii="Times New Roman" w:hAnsi="Times New Roman" w:cs="Times New Roman"/>
          <w:sz w:val="24"/>
          <w:szCs w:val="24"/>
        </w:rPr>
        <w:t>Dapat memperbaiki kualitas sumber daya fisik</w:t>
      </w:r>
    </w:p>
    <w:p w14:paraId="0F3AB163" w14:textId="77777777" w:rsidR="00417C7E" w:rsidRDefault="00232511" w:rsidP="00417C7E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A0B2C">
        <w:rPr>
          <w:rFonts w:ascii="Times New Roman" w:hAnsi="Times New Roman" w:cs="Times New Roman"/>
          <w:sz w:val="24"/>
          <w:szCs w:val="24"/>
        </w:rPr>
        <w:t>Marketplace</w:t>
      </w:r>
    </w:p>
    <w:p w14:paraId="43B28BB3" w14:textId="3846CD31" w:rsidR="00BA0B2C" w:rsidRPr="00417C7E" w:rsidRDefault="00BA0B2C" w:rsidP="00417C7E">
      <w:pPr>
        <w:pStyle w:val="ListParagraph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17C7E">
        <w:rPr>
          <w:rFonts w:ascii="Times New Roman" w:hAnsi="Times New Roman" w:cs="Times New Roman"/>
          <w:sz w:val="24"/>
          <w:szCs w:val="24"/>
        </w:rPr>
        <w:t xml:space="preserve">Marketplace merupakan </w:t>
      </w:r>
      <w:r w:rsidR="00417C7E" w:rsidRPr="00417C7E">
        <w:rPr>
          <w:rFonts w:ascii="Times New Roman" w:hAnsi="Times New Roman" w:cs="Times New Roman"/>
          <w:sz w:val="24"/>
          <w:szCs w:val="24"/>
        </w:rPr>
        <w:t xml:space="preserve">sebuah </w:t>
      </w:r>
      <w:r w:rsidRPr="00417C7E">
        <w:rPr>
          <w:rFonts w:ascii="Times New Roman" w:hAnsi="Times New Roman" w:cs="Times New Roman"/>
          <w:sz w:val="24"/>
          <w:szCs w:val="24"/>
        </w:rPr>
        <w:t xml:space="preserve">perantara antara penjual dan pembeli </w:t>
      </w:r>
      <w:r w:rsidR="00417C7E" w:rsidRPr="00417C7E">
        <w:rPr>
          <w:rFonts w:ascii="Times New Roman" w:hAnsi="Times New Roman" w:cs="Times New Roman"/>
          <w:sz w:val="24"/>
          <w:szCs w:val="24"/>
        </w:rPr>
        <w:t>tanpa tatap muka secara langsung (dunia maya).</w:t>
      </w:r>
    </w:p>
    <w:p w14:paraId="757C8AF8" w14:textId="3EB1C4C1" w:rsidR="00232511" w:rsidRPr="009A3B52" w:rsidRDefault="00BA0B2C" w:rsidP="00757778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232511" w:rsidRPr="009A3B52">
        <w:rPr>
          <w:rFonts w:ascii="Times New Roman" w:hAnsi="Times New Roman" w:cs="Times New Roman"/>
          <w:sz w:val="24"/>
          <w:szCs w:val="24"/>
        </w:rPr>
        <w:t>ahapan evolusi berdasarkan menurut Warran D. Raisch.</w:t>
      </w:r>
    </w:p>
    <w:p w14:paraId="4A70B646" w14:textId="0AFFDD1D" w:rsidR="00D418E6" w:rsidRPr="00BA0B2C" w:rsidRDefault="00232511" w:rsidP="00BA0B2C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A3B52">
        <w:rPr>
          <w:rFonts w:ascii="Times New Roman" w:hAnsi="Times New Roman" w:cs="Times New Roman"/>
          <w:sz w:val="24"/>
          <w:szCs w:val="24"/>
        </w:rPr>
        <w:t>Commodity Exchanges</w:t>
      </w:r>
      <w:r w:rsidR="00BA0B2C">
        <w:rPr>
          <w:rFonts w:ascii="Times New Roman" w:hAnsi="Times New Roman" w:cs="Times New Roman"/>
          <w:sz w:val="24"/>
          <w:szCs w:val="24"/>
        </w:rPr>
        <w:t xml:space="preserve">: </w:t>
      </w:r>
      <w:r w:rsidR="00BD713D" w:rsidRPr="00BA0B2C">
        <w:rPr>
          <w:rFonts w:ascii="Times New Roman" w:hAnsi="Times New Roman" w:cs="Times New Roman"/>
          <w:sz w:val="24"/>
          <w:szCs w:val="24"/>
        </w:rPr>
        <w:t xml:space="preserve">Produk </w:t>
      </w:r>
      <w:r w:rsidR="00D418E6" w:rsidRPr="00BA0B2C">
        <w:rPr>
          <w:rFonts w:ascii="Times New Roman" w:hAnsi="Times New Roman" w:cs="Times New Roman"/>
          <w:sz w:val="24"/>
          <w:szCs w:val="24"/>
        </w:rPr>
        <w:t>atau jasa yang diperdagangkan bersifat komoditas</w:t>
      </w:r>
      <w:r w:rsidR="00BD713D" w:rsidRPr="00BA0B2C">
        <w:rPr>
          <w:rFonts w:ascii="Times New Roman" w:hAnsi="Times New Roman" w:cs="Times New Roman"/>
          <w:sz w:val="24"/>
          <w:szCs w:val="24"/>
        </w:rPr>
        <w:t xml:space="preserve"> </w:t>
      </w:r>
      <w:r w:rsidR="009A3B52" w:rsidRPr="00BA0B2C">
        <w:rPr>
          <w:rFonts w:ascii="Times New Roman" w:hAnsi="Times New Roman" w:cs="Times New Roman"/>
          <w:sz w:val="24"/>
          <w:szCs w:val="24"/>
        </w:rPr>
        <w:t>k</w:t>
      </w:r>
      <w:r w:rsidR="00D418E6" w:rsidRPr="00BA0B2C">
        <w:rPr>
          <w:rFonts w:ascii="Times New Roman" w:hAnsi="Times New Roman" w:cs="Times New Roman"/>
          <w:sz w:val="24"/>
          <w:szCs w:val="24"/>
        </w:rPr>
        <w:t>arena selain sesuai dengan karakteristik transaksi dagang yang cepat dan berjangka pendek</w:t>
      </w:r>
      <w:r w:rsidR="00BD713D" w:rsidRPr="00BA0B2C">
        <w:rPr>
          <w:rFonts w:ascii="Times New Roman" w:hAnsi="Times New Roman" w:cs="Times New Roman"/>
          <w:sz w:val="24"/>
          <w:szCs w:val="24"/>
        </w:rPr>
        <w:t>.</w:t>
      </w:r>
    </w:p>
    <w:p w14:paraId="642A4DEF" w14:textId="413AE36F" w:rsidR="00D418E6" w:rsidRPr="00BA0B2C" w:rsidRDefault="00D418E6" w:rsidP="00BA0B2C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A3B52">
        <w:rPr>
          <w:rFonts w:ascii="Times New Roman" w:hAnsi="Times New Roman" w:cs="Times New Roman"/>
          <w:sz w:val="24"/>
          <w:szCs w:val="24"/>
        </w:rPr>
        <w:t>Value-Added Sevices</w:t>
      </w:r>
      <w:r w:rsidR="00BA0B2C">
        <w:rPr>
          <w:rFonts w:ascii="Times New Roman" w:hAnsi="Times New Roman" w:cs="Times New Roman"/>
          <w:sz w:val="24"/>
          <w:szCs w:val="24"/>
        </w:rPr>
        <w:t xml:space="preserve">: </w:t>
      </w:r>
      <w:r w:rsidR="00BD713D" w:rsidRPr="00BA0B2C">
        <w:rPr>
          <w:rFonts w:ascii="Times New Roman" w:hAnsi="Times New Roman" w:cs="Times New Roman"/>
          <w:sz w:val="24"/>
          <w:szCs w:val="24"/>
        </w:rPr>
        <w:t>E</w:t>
      </w:r>
      <w:r w:rsidRPr="00BA0B2C">
        <w:rPr>
          <w:rFonts w:ascii="Times New Roman" w:hAnsi="Times New Roman" w:cs="Times New Roman"/>
          <w:sz w:val="24"/>
          <w:szCs w:val="24"/>
        </w:rPr>
        <w:t>-marketplace akan menuju kepada terbentuknya sebuah bentuk penawar</w:t>
      </w:r>
      <w:r w:rsidR="00BD713D" w:rsidRPr="00BA0B2C">
        <w:rPr>
          <w:rFonts w:ascii="Times New Roman" w:hAnsi="Times New Roman" w:cs="Times New Roman"/>
          <w:sz w:val="24"/>
          <w:szCs w:val="24"/>
        </w:rPr>
        <w:t>a</w:t>
      </w:r>
      <w:r w:rsidRPr="00BA0B2C">
        <w:rPr>
          <w:rFonts w:ascii="Times New Roman" w:hAnsi="Times New Roman" w:cs="Times New Roman"/>
          <w:sz w:val="24"/>
          <w:szCs w:val="24"/>
        </w:rPr>
        <w:t xml:space="preserve">n baru </w:t>
      </w:r>
      <w:r w:rsidR="00BD713D" w:rsidRPr="00BA0B2C">
        <w:rPr>
          <w:rFonts w:ascii="Times New Roman" w:hAnsi="Times New Roman" w:cs="Times New Roman"/>
          <w:sz w:val="24"/>
          <w:szCs w:val="24"/>
        </w:rPr>
        <w:t>dalam</w:t>
      </w:r>
      <w:r w:rsidRPr="00BA0B2C">
        <w:rPr>
          <w:rFonts w:ascii="Times New Roman" w:hAnsi="Times New Roman" w:cs="Times New Roman"/>
          <w:sz w:val="24"/>
          <w:szCs w:val="24"/>
        </w:rPr>
        <w:t xml:space="preserve"> metode jual-beli </w:t>
      </w:r>
      <w:r w:rsidR="00BD713D" w:rsidRPr="00BA0B2C">
        <w:rPr>
          <w:rFonts w:ascii="Times New Roman" w:hAnsi="Times New Roman" w:cs="Times New Roman"/>
          <w:sz w:val="24"/>
          <w:szCs w:val="24"/>
        </w:rPr>
        <w:t>y</w:t>
      </w:r>
      <w:r w:rsidRPr="00BA0B2C">
        <w:rPr>
          <w:rFonts w:ascii="Times New Roman" w:hAnsi="Times New Roman" w:cs="Times New Roman"/>
          <w:sz w:val="24"/>
          <w:szCs w:val="24"/>
        </w:rPr>
        <w:t>ang be</w:t>
      </w:r>
      <w:r w:rsidR="009A3B52" w:rsidRPr="00BA0B2C">
        <w:rPr>
          <w:rFonts w:ascii="Times New Roman" w:hAnsi="Times New Roman" w:cs="Times New Roman"/>
          <w:sz w:val="24"/>
          <w:szCs w:val="24"/>
        </w:rPr>
        <w:t>l</w:t>
      </w:r>
      <w:r w:rsidRPr="00BA0B2C">
        <w:rPr>
          <w:rFonts w:ascii="Times New Roman" w:hAnsi="Times New Roman" w:cs="Times New Roman"/>
          <w:sz w:val="24"/>
          <w:szCs w:val="24"/>
        </w:rPr>
        <w:t>um terjadi pada pasar konvensional.</w:t>
      </w:r>
    </w:p>
    <w:p w14:paraId="3F594577" w14:textId="11298932" w:rsidR="009A3B52" w:rsidRPr="00BA0B2C" w:rsidRDefault="00D418E6" w:rsidP="00BA0B2C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A3B52">
        <w:rPr>
          <w:rFonts w:ascii="Times New Roman" w:hAnsi="Times New Roman" w:cs="Times New Roman"/>
          <w:sz w:val="24"/>
          <w:szCs w:val="24"/>
        </w:rPr>
        <w:t>Knowladge Networks</w:t>
      </w:r>
      <w:r w:rsidR="00BA0B2C">
        <w:rPr>
          <w:rFonts w:ascii="Times New Roman" w:hAnsi="Times New Roman" w:cs="Times New Roman"/>
          <w:sz w:val="24"/>
          <w:szCs w:val="24"/>
        </w:rPr>
        <w:t xml:space="preserve">: </w:t>
      </w:r>
      <w:r w:rsidR="009A3B52" w:rsidRPr="00BA0B2C">
        <w:rPr>
          <w:rFonts w:ascii="Times New Roman" w:hAnsi="Times New Roman" w:cs="Times New Roman"/>
          <w:sz w:val="24"/>
          <w:szCs w:val="24"/>
        </w:rPr>
        <w:t>K</w:t>
      </w:r>
      <w:r w:rsidR="006906A1" w:rsidRPr="00BA0B2C">
        <w:rPr>
          <w:rFonts w:ascii="Times New Roman" w:hAnsi="Times New Roman" w:cs="Times New Roman"/>
          <w:sz w:val="24"/>
          <w:szCs w:val="24"/>
        </w:rPr>
        <w:t>eahlian yang beragam</w:t>
      </w:r>
      <w:r w:rsidR="009A3B52" w:rsidRPr="00BA0B2C">
        <w:rPr>
          <w:rFonts w:ascii="Times New Roman" w:hAnsi="Times New Roman" w:cs="Times New Roman"/>
          <w:sz w:val="24"/>
          <w:szCs w:val="24"/>
        </w:rPr>
        <w:t xml:space="preserve"> dan h</w:t>
      </w:r>
      <w:r w:rsidR="006906A1" w:rsidRPr="00BA0B2C">
        <w:rPr>
          <w:rFonts w:ascii="Times New Roman" w:hAnsi="Times New Roman" w:cs="Times New Roman"/>
          <w:sz w:val="24"/>
          <w:szCs w:val="24"/>
        </w:rPr>
        <w:t>anya berbekal fasilitas browsing, seseorang yang sangat awam di bidang tertentu dalam waktu singkat dapat memiliki kepahaman yang tinggi</w:t>
      </w:r>
      <w:r w:rsidR="009A3B52" w:rsidRPr="00BA0B2C">
        <w:rPr>
          <w:rFonts w:ascii="Times New Roman" w:hAnsi="Times New Roman" w:cs="Times New Roman"/>
          <w:sz w:val="24"/>
          <w:szCs w:val="24"/>
        </w:rPr>
        <w:t>,</w:t>
      </w:r>
    </w:p>
    <w:p w14:paraId="26FCE51E" w14:textId="198D9B00" w:rsidR="00B25259" w:rsidRPr="00BA0B2C" w:rsidRDefault="00D418E6" w:rsidP="00BA0B2C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A3B52">
        <w:rPr>
          <w:rFonts w:ascii="Times New Roman" w:hAnsi="Times New Roman" w:cs="Times New Roman"/>
          <w:sz w:val="24"/>
          <w:szCs w:val="24"/>
        </w:rPr>
        <w:t>Value Trust Networks</w:t>
      </w:r>
      <w:r w:rsidR="00BA0B2C">
        <w:rPr>
          <w:rFonts w:ascii="Times New Roman" w:hAnsi="Times New Roman" w:cs="Times New Roman"/>
          <w:sz w:val="24"/>
          <w:szCs w:val="24"/>
        </w:rPr>
        <w:t>:</w:t>
      </w:r>
      <w:r w:rsidR="00AA018F">
        <w:rPr>
          <w:rFonts w:ascii="Times New Roman" w:hAnsi="Times New Roman" w:cs="Times New Roman"/>
          <w:sz w:val="24"/>
          <w:szCs w:val="24"/>
        </w:rPr>
        <w:t xml:space="preserve"> E</w:t>
      </w:r>
      <w:r w:rsidR="006906A1" w:rsidRPr="00BA0B2C">
        <w:rPr>
          <w:rFonts w:ascii="Times New Roman" w:hAnsi="Times New Roman" w:cs="Times New Roman"/>
          <w:sz w:val="24"/>
          <w:szCs w:val="24"/>
        </w:rPr>
        <w:t>-marketplace berkembang ke sebuah jejaring yang merupakan pusat bertemunya berbagai individu, komunitas, institusi, perusahaan, bisnis, pemerintah, negara, dan entity lain</w:t>
      </w:r>
      <w:r w:rsidR="00AA018F">
        <w:rPr>
          <w:rFonts w:ascii="Times New Roman" w:hAnsi="Times New Roman" w:cs="Times New Roman"/>
          <w:sz w:val="24"/>
          <w:szCs w:val="24"/>
        </w:rPr>
        <w:t>.</w:t>
      </w:r>
    </w:p>
    <w:p w14:paraId="329DE471" w14:textId="01A90932" w:rsidR="00757778" w:rsidRDefault="00757778" w:rsidP="006461A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CD27FC8" w14:textId="77777777" w:rsidR="006461A3" w:rsidRPr="006461A3" w:rsidRDefault="006461A3" w:rsidP="006461A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808D606" w14:textId="77777777" w:rsidR="00757778" w:rsidRPr="009A3B52" w:rsidRDefault="00757778" w:rsidP="00757778">
      <w:pPr>
        <w:pStyle w:val="ListParagraph"/>
        <w:spacing w:line="360" w:lineRule="auto"/>
        <w:ind w:left="1440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050E9ED3" w14:textId="4705028C" w:rsidR="00B25259" w:rsidRPr="009A3B52" w:rsidRDefault="00B25259" w:rsidP="00757778">
      <w:pPr>
        <w:pStyle w:val="ListParagraph"/>
        <w:spacing w:line="360" w:lineRule="auto"/>
        <w:ind w:left="-284" w:firstLine="72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9A3B52">
        <w:rPr>
          <w:rFonts w:ascii="Times New Roman" w:hAnsi="Times New Roman" w:cs="Times New Roman"/>
          <w:b/>
          <w:bCs/>
          <w:sz w:val="24"/>
          <w:szCs w:val="24"/>
        </w:rPr>
        <w:lastRenderedPageBreak/>
        <w:t>DAFTAR PUSTAKA</w:t>
      </w:r>
    </w:p>
    <w:p w14:paraId="323C62CE" w14:textId="65303480" w:rsidR="00B25259" w:rsidRDefault="00B25259" w:rsidP="0075777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A3B52"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 w:rsidRPr="009A3B52"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 w:rsidRPr="009A3B52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9A3B52">
        <w:rPr>
          <w:rFonts w:ascii="Times New Roman" w:hAnsi="Times New Roman" w:cs="Times New Roman"/>
          <w:noProof/>
          <w:sz w:val="24"/>
          <w:szCs w:val="24"/>
        </w:rPr>
        <w:t>Indrajit, Richardus Eko, ‘Ekonomi Digital Di Dunia Maya’, 2001, 1–3</w:t>
      </w:r>
    </w:p>
    <w:p w14:paraId="055AFA6E" w14:textId="1357672A" w:rsidR="00AE3362" w:rsidRPr="009A3B52" w:rsidRDefault="00AE3362" w:rsidP="0075777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E3362">
        <w:rPr>
          <w:rFonts w:ascii="Times New Roman" w:hAnsi="Times New Roman" w:cs="Times New Roman"/>
          <w:noProof/>
          <w:sz w:val="24"/>
          <w:szCs w:val="24"/>
        </w:rPr>
        <w:t>https://smallseotools.com/id/plagiarism-checker/</w:t>
      </w:r>
    </w:p>
    <w:p w14:paraId="263F7FDD" w14:textId="6AEA05D4" w:rsidR="00B25259" w:rsidRPr="009A3B52" w:rsidRDefault="00B25259" w:rsidP="00757778">
      <w:pPr>
        <w:rPr>
          <w:rFonts w:ascii="Times New Roman" w:hAnsi="Times New Roman" w:cs="Times New Roman"/>
        </w:rPr>
      </w:pPr>
      <w:r w:rsidRPr="009A3B52">
        <w:rPr>
          <w:rFonts w:ascii="Times New Roman" w:hAnsi="Times New Roman" w:cs="Times New Roman"/>
        </w:rPr>
        <w:fldChar w:fldCharType="end"/>
      </w:r>
    </w:p>
    <w:p w14:paraId="59EAE6AB" w14:textId="77777777" w:rsidR="00B25259" w:rsidRPr="009A3B52" w:rsidRDefault="00B25259" w:rsidP="00757778">
      <w:pPr>
        <w:pStyle w:val="ListParagraph"/>
        <w:spacing w:line="360" w:lineRule="auto"/>
        <w:ind w:left="-284"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517BDF21" w14:textId="71926170" w:rsidR="00B37D62" w:rsidRPr="009A3B52" w:rsidRDefault="00B37D62" w:rsidP="00757778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6C904140" w14:textId="77777777" w:rsidR="005C3DF8" w:rsidRPr="009A3B52" w:rsidRDefault="005C3DF8" w:rsidP="00757778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5C3DF8" w:rsidRPr="009A3B5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D25D68A" w14:textId="77777777" w:rsidR="005319C4" w:rsidRDefault="005319C4" w:rsidP="00B25259">
      <w:pPr>
        <w:spacing w:after="0" w:line="240" w:lineRule="auto"/>
      </w:pPr>
      <w:r>
        <w:separator/>
      </w:r>
    </w:p>
  </w:endnote>
  <w:endnote w:type="continuationSeparator" w:id="0">
    <w:p w14:paraId="3FE8C77E" w14:textId="77777777" w:rsidR="005319C4" w:rsidRDefault="005319C4" w:rsidP="00B2525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923EA97" w14:textId="77777777" w:rsidR="005319C4" w:rsidRDefault="005319C4" w:rsidP="00B25259">
      <w:pPr>
        <w:spacing w:after="0" w:line="240" w:lineRule="auto"/>
      </w:pPr>
      <w:r>
        <w:separator/>
      </w:r>
    </w:p>
  </w:footnote>
  <w:footnote w:type="continuationSeparator" w:id="0">
    <w:p w14:paraId="0E4FF60D" w14:textId="77777777" w:rsidR="005319C4" w:rsidRDefault="005319C4" w:rsidP="00B25259">
      <w:pPr>
        <w:spacing w:after="0" w:line="240" w:lineRule="auto"/>
      </w:pPr>
      <w:r>
        <w:continuationSeparator/>
      </w:r>
    </w:p>
  </w:footnote>
  <w:footnote w:id="1">
    <w:p w14:paraId="354CBF14" w14:textId="69BA7B37" w:rsidR="00B25259" w:rsidRDefault="00B2525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Indrajit","given":"Richardus Eko","non-dropping-particle":"","parse-names":false,"suffix":""}],"id":"ITEM-1","issued":{"date-parts":[["2001"]]},"page":"1-3","title":"Ekonomi digital di dunia maya","type":"article-journal"},"uris":["http://www.mendeley.com/documents/?uuid=ce3c6661-697c-4f81-990d-4ba618e34f2e"]}],"mendeley":{"formattedCitation":"Richardus Eko Indrajit, ‘Ekonomi Digital Di Dunia Maya’, 2001, 1–3.","plainTextFormattedCitation":"Richardus Eko Indrajit, ‘Ekonomi Digital Di Dunia Maya’, 2001, 1–3.","previouslyFormattedCitation":"Richardus Eko Indrajit, ‘Ekonomi Digital Di Dunia Maya’, 2001, 1–3."},"properties":{"noteIndex":1},"schema":"https://github.com/citation-style-language/schema/raw/master/csl-citation.json"}</w:instrText>
      </w:r>
      <w:r>
        <w:fldChar w:fldCharType="separate"/>
      </w:r>
      <w:r w:rsidRPr="00B25259">
        <w:rPr>
          <w:noProof/>
        </w:rPr>
        <w:t>Richardus Eko Indrajit, ‘Ekonomi Digital Di Dunia Maya’, 2001, 1–3.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281E3B"/>
    <w:multiLevelType w:val="hybridMultilevel"/>
    <w:tmpl w:val="CEB0D038"/>
    <w:lvl w:ilvl="0" w:tplc="B316E90A">
      <w:start w:val="2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1AB3739F"/>
    <w:multiLevelType w:val="hybridMultilevel"/>
    <w:tmpl w:val="DB8628DE"/>
    <w:lvl w:ilvl="0" w:tplc="B3742172">
      <w:numFmt w:val="bullet"/>
      <w:lvlText w:val="-"/>
      <w:lvlJc w:val="left"/>
      <w:pPr>
        <w:ind w:left="1440" w:hanging="360"/>
      </w:pPr>
      <w:rPr>
        <w:rFonts w:ascii="Calibri" w:eastAsiaTheme="minorHAnsi" w:hAnsi="Calibri" w:cs="Calibri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2B4E1D8A"/>
    <w:multiLevelType w:val="hybridMultilevel"/>
    <w:tmpl w:val="B708257E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F59116B"/>
    <w:multiLevelType w:val="hybridMultilevel"/>
    <w:tmpl w:val="11D446E0"/>
    <w:lvl w:ilvl="0" w:tplc="38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00F5946"/>
    <w:multiLevelType w:val="hybridMultilevel"/>
    <w:tmpl w:val="EF344C78"/>
    <w:lvl w:ilvl="0" w:tplc="B3742172">
      <w:numFmt w:val="bullet"/>
      <w:lvlText w:val="-"/>
      <w:lvlJc w:val="left"/>
      <w:pPr>
        <w:ind w:left="1800" w:hanging="360"/>
      </w:pPr>
      <w:rPr>
        <w:rFonts w:ascii="Calibri" w:eastAsiaTheme="minorHAnsi" w:hAnsi="Calibri" w:cs="Calibri" w:hint="default"/>
      </w:rPr>
    </w:lvl>
    <w:lvl w:ilvl="1" w:tplc="38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5" w15:restartNumberingAfterBreak="0">
    <w:nsid w:val="71D4354C"/>
    <w:multiLevelType w:val="hybridMultilevel"/>
    <w:tmpl w:val="A7DC537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F2D3FA7"/>
    <w:multiLevelType w:val="hybridMultilevel"/>
    <w:tmpl w:val="E926172A"/>
    <w:lvl w:ilvl="0" w:tplc="0494EA80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4"/>
  </w:num>
  <w:num w:numId="3">
    <w:abstractNumId w:val="1"/>
  </w:num>
  <w:num w:numId="4">
    <w:abstractNumId w:val="0"/>
  </w:num>
  <w:num w:numId="5">
    <w:abstractNumId w:val="3"/>
  </w:num>
  <w:num w:numId="6">
    <w:abstractNumId w:val="5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55C55"/>
    <w:rsid w:val="000A018C"/>
    <w:rsid w:val="00231DFD"/>
    <w:rsid w:val="00232511"/>
    <w:rsid w:val="002B3CBE"/>
    <w:rsid w:val="00386293"/>
    <w:rsid w:val="00417C7E"/>
    <w:rsid w:val="005319C4"/>
    <w:rsid w:val="0059071B"/>
    <w:rsid w:val="005937E6"/>
    <w:rsid w:val="005C3DF8"/>
    <w:rsid w:val="0061024B"/>
    <w:rsid w:val="006461A3"/>
    <w:rsid w:val="006906A1"/>
    <w:rsid w:val="0071674A"/>
    <w:rsid w:val="00723F75"/>
    <w:rsid w:val="00755568"/>
    <w:rsid w:val="00755C55"/>
    <w:rsid w:val="00757778"/>
    <w:rsid w:val="008F1727"/>
    <w:rsid w:val="00944D83"/>
    <w:rsid w:val="00952E3A"/>
    <w:rsid w:val="009A3B52"/>
    <w:rsid w:val="00A52386"/>
    <w:rsid w:val="00A67063"/>
    <w:rsid w:val="00AA018F"/>
    <w:rsid w:val="00AE3362"/>
    <w:rsid w:val="00B25259"/>
    <w:rsid w:val="00B37D62"/>
    <w:rsid w:val="00BA0B2C"/>
    <w:rsid w:val="00BD713D"/>
    <w:rsid w:val="00C33B91"/>
    <w:rsid w:val="00D418E6"/>
    <w:rsid w:val="00D42179"/>
    <w:rsid w:val="00E40185"/>
    <w:rsid w:val="00F5582B"/>
    <w:rsid w:val="00F70753"/>
    <w:rsid w:val="00FA61EE"/>
    <w:rsid w:val="00FE2A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77C1B65"/>
  <w15:chartTrackingRefBased/>
  <w15:docId w15:val="{3DEBAE53-6FC1-4B42-8B30-8E2108751C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A61EE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B2525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2525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25259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1C3D076-7FCA-4F85-B1BD-483F84F00C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03</TotalTime>
  <Pages>2</Pages>
  <Words>224</Words>
  <Characters>1280</Characters>
  <Application>Microsoft Office Word</Application>
  <DocSecurity>0</DocSecurity>
  <Lines>10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uhdi</dc:creator>
  <cp:keywords/>
  <dc:description/>
  <cp:lastModifiedBy>Zuhdi</cp:lastModifiedBy>
  <cp:revision>19</cp:revision>
  <dcterms:created xsi:type="dcterms:W3CDTF">2021-03-27T04:52:00Z</dcterms:created>
  <dcterms:modified xsi:type="dcterms:W3CDTF">2021-04-22T17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Citation Style_1">
    <vt:lpwstr>http://www.zotero.org/styles/modern-humanities-research-association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cbc3c8e3-6065-3fd8-a2d7-dddecb93341e</vt:lpwstr>
  </property>
</Properties>
</file>